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C56C26">
      <w:pPr>
        <w:pStyle w:val="BodyText"/>
        <w:jc w:val="center"/>
      </w:pPr>
      <w:r w:rsidRPr="007A1E59">
        <w:t>MSc Games Development, University of Suffolk, Ipswich, England</w:t>
      </w:r>
    </w:p>
    <w:p w:rsidR="00432002" w:rsidRDefault="00432002" w:rsidP="00C56C26">
      <w:pPr>
        <w:pStyle w:val="BodyText"/>
        <w:jc w:val="center"/>
      </w:pPr>
      <w:r w:rsidRPr="007A1E59">
        <w:t>S1770</w:t>
      </w:r>
      <w:r>
        <w:t>2</w:t>
      </w:r>
      <w:r w:rsidRPr="007A1E59">
        <w:t>6@uos.ac.uk</w:t>
      </w:r>
    </w:p>
    <w:p w:rsidR="00432002" w:rsidRPr="007A1E59" w:rsidRDefault="00432002" w:rsidP="00432002">
      <w:pPr>
        <w:pStyle w:val="BodyText"/>
        <w:sectPr w:rsidR="00432002" w:rsidRPr="007A1E59" w:rsidSect="00432002">
          <w:footerReference w:type="default" r:id="rId7"/>
          <w:pgSz w:w="12240" w:h="15840"/>
          <w:pgMar w:top="1400" w:right="960" w:bottom="280" w:left="960" w:header="720" w:footer="720" w:gutter="0"/>
          <w:cols w:space="720"/>
        </w:sectPr>
      </w:pPr>
    </w:p>
    <w:p w:rsidR="00432002" w:rsidRPr="000A3629" w:rsidRDefault="00432002" w:rsidP="00432002">
      <w:pPr>
        <w:pStyle w:val="BodyText"/>
        <w:spacing w:before="5"/>
        <w:rPr>
          <w:b/>
          <w:sz w:val="20"/>
        </w:rPr>
      </w:pPr>
    </w:p>
    <w:p w:rsidR="00432002" w:rsidRPr="00DD1B2A" w:rsidRDefault="00432002" w:rsidP="00432002">
      <w:pPr>
        <w:pStyle w:val="BodyText"/>
        <w:spacing w:before="5"/>
        <w:rPr>
          <w:sz w:val="20"/>
        </w:rPr>
      </w:pPr>
    </w:p>
    <w:p w:rsidR="00432002" w:rsidRPr="0063258B" w:rsidRDefault="00432002" w:rsidP="00432002">
      <w:pPr>
        <w:pStyle w:val="ListParagraph"/>
        <w:rPr>
          <w:sz w:val="28"/>
        </w:rPr>
      </w:pPr>
      <w:r w:rsidRPr="0063258B">
        <w:rPr>
          <w:sz w:val="28"/>
        </w:rPr>
        <w:t>Abstract</w:t>
      </w:r>
      <w:r w:rsidR="00B034D5" w:rsidRPr="0063258B">
        <w:rPr>
          <w:sz w:val="28"/>
        </w:rPr>
        <w:t xml:space="preserve"> (150-250)</w:t>
      </w:r>
    </w:p>
    <w:p w:rsidR="00432002" w:rsidRDefault="00432002" w:rsidP="005204A0">
      <w:pPr>
        <w:pStyle w:val="BodyText"/>
      </w:pPr>
      <w:r>
        <w:t xml:space="preserve">In the game development industry, project management is a key factor to ensure a smooth development process. This report will discuss how data can be generated and collected through different project management </w:t>
      </w:r>
      <w:r w:rsidR="00C56C26">
        <w:t>methodologies</w:t>
      </w:r>
      <w:r w:rsidR="00210D87">
        <w:t xml:space="preserve"> (PMM)</w:t>
      </w:r>
      <w:r w:rsidR="001E5D89">
        <w:t>, and how it can affect the success of the project.</w:t>
      </w:r>
      <w:r>
        <w:t xml:space="preserve"> </w:t>
      </w:r>
      <w:r w:rsidR="001E5D89">
        <w:t>T</w:t>
      </w:r>
      <w:r>
        <w:t xml:space="preserve">he results of this report will assist indie and AAA </w:t>
      </w:r>
      <w:r w:rsidRPr="00432002">
        <w:rPr>
          <w:noProof/>
        </w:rPr>
        <w:t>compan</w:t>
      </w:r>
      <w:r>
        <w:rPr>
          <w:noProof/>
        </w:rPr>
        <w:t>ie</w:t>
      </w:r>
      <w:r w:rsidRPr="00432002">
        <w:rPr>
          <w:noProof/>
        </w:rPr>
        <w:t>s</w:t>
      </w:r>
      <w:r>
        <w:t xml:space="preserve"> in making a more calculated decision on the most optimal management </w:t>
      </w:r>
      <w:r w:rsidR="00EA0497">
        <w:t>methodology</w:t>
      </w:r>
      <w:r>
        <w:t xml:space="preserve"> for their project development process.</w:t>
      </w:r>
    </w:p>
    <w:p w:rsidR="00C56C26" w:rsidRPr="0063258B" w:rsidRDefault="00C56C26" w:rsidP="005204A0">
      <w:pPr>
        <w:pStyle w:val="BodyText"/>
        <w:rPr>
          <w:sz w:val="24"/>
        </w:rPr>
      </w:pPr>
    </w:p>
    <w:p w:rsidR="00C56C26" w:rsidRPr="0063258B" w:rsidRDefault="00C56C26" w:rsidP="00C56C26">
      <w:pPr>
        <w:pStyle w:val="ListParagraph"/>
        <w:rPr>
          <w:sz w:val="28"/>
        </w:rPr>
      </w:pPr>
      <w:r w:rsidRPr="0063258B">
        <w:rPr>
          <w:sz w:val="28"/>
        </w:rPr>
        <w:t>Keywords</w:t>
      </w:r>
    </w:p>
    <w:p w:rsidR="00432002" w:rsidRPr="00B93613" w:rsidRDefault="00C56C26" w:rsidP="00432002">
      <w:pPr>
        <w:pStyle w:val="BodyText"/>
      </w:pPr>
      <w:r>
        <w:t>Project management methodologies, Agile, Waterfall, Game development, Project success, Development process, Data, Communication</w:t>
      </w: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200-400)</w:t>
      </w:r>
    </w:p>
    <w:p w:rsidR="00ED5116" w:rsidRDefault="005F5FDA" w:rsidP="00ED5116">
      <w:pPr>
        <w:pStyle w:val="BodyText"/>
      </w:pPr>
      <w:r>
        <w:t xml:space="preserve">Project management methodologies </w:t>
      </w:r>
      <w:r w:rsidR="00944C7F">
        <w:t xml:space="preserve">are defined as a set of rules, methods &amp; processes that are used to aid in the project development process. PMM </w:t>
      </w:r>
      <w:r w:rsidR="00ED5116">
        <w:t>gi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ED5116">
      <w:pPr>
        <w:pStyle w:val="BodyText"/>
      </w:pPr>
    </w:p>
    <w:p w:rsidR="00252C9E" w:rsidRDefault="00252C9E" w:rsidP="005204A0">
      <w:pPr>
        <w:pStyle w:val="BodyText"/>
        <w:rPr>
          <w:rStyle w:val="selectable"/>
          <w:color w:val="000000"/>
        </w:rPr>
      </w:pPr>
      <w:r>
        <w:t xml:space="preserve">The digital creative industry has shifted from </w:t>
      </w:r>
      <w:r w:rsidRPr="003C34A5">
        <w:rPr>
          <w:noProof/>
        </w:rPr>
        <w:t>traditional</w:t>
      </w:r>
      <w:r>
        <w:t xml:space="preserve"> software development to </w:t>
      </w:r>
      <w:r w:rsidR="000A3629">
        <w:t xml:space="preserve">an </w:t>
      </w:r>
      <w:r>
        <w:t>agile based development</w:t>
      </w:r>
      <w:r w:rsidR="000A3629">
        <w:t xml:space="preserve"> process</w:t>
      </w:r>
      <w:r>
        <w:t xml:space="preserve"> </w:t>
      </w:r>
      <w:r>
        <w:rPr>
          <w:rStyle w:val="selectable"/>
          <w:color w:val="000000"/>
        </w:rPr>
        <w:t xml:space="preserve">(Parmentier and Mangematin, 2014). PMM </w:t>
      </w:r>
      <w:r w:rsidRPr="003C34A5">
        <w:rPr>
          <w:rStyle w:val="selectable"/>
          <w:noProof/>
          <w:color w:val="000000"/>
        </w:rPr>
        <w:t>have</w:t>
      </w:r>
      <w:r w:rsidR="003C34A5">
        <w:rPr>
          <w:rStyle w:val="selectable"/>
          <w:noProof/>
          <w:color w:val="000000"/>
        </w:rPr>
        <w:t xml:space="preserve"> to</w:t>
      </w:r>
      <w:r>
        <w:rPr>
          <w:rStyle w:val="selectable"/>
          <w:color w:val="000000"/>
        </w:rPr>
        <w:t xml:space="preserve"> need to accommodate the new projects of today and respond to the </w:t>
      </w:r>
      <w:r w:rsidR="000A3629">
        <w:rPr>
          <w:rStyle w:val="selectable"/>
          <w:color w:val="000000"/>
        </w:rPr>
        <w:t>increasing complexity of</w:t>
      </w:r>
      <w:r>
        <w:rPr>
          <w:rStyle w:val="selectable"/>
          <w:color w:val="000000"/>
        </w:rPr>
        <w:t xml:space="preserve"> projects and dynamic user requirements.</w:t>
      </w:r>
    </w:p>
    <w:p w:rsidR="000A3629" w:rsidRDefault="000A3629" w:rsidP="005204A0">
      <w:pPr>
        <w:pStyle w:val="BodyText"/>
        <w:rPr>
          <w:rStyle w:val="selectable"/>
          <w:color w:val="000000"/>
        </w:rPr>
      </w:pPr>
    </w:p>
    <w:p w:rsidR="000A3629" w:rsidRDefault="000A3629" w:rsidP="005204A0">
      <w:pPr>
        <w:pStyle w:val="BodyText"/>
        <w:rPr>
          <w:rStyle w:val="selectable"/>
          <w:color w:val="000000"/>
        </w:rPr>
      </w:pPr>
      <w:r>
        <w:rPr>
          <w:rStyle w:val="selectable"/>
          <w:color w:val="000000"/>
        </w:rPr>
        <w:t xml:space="preserve">This study will provide a comparison between agile methodologies and traditional methodologies, the comparison will be based on how data is generated and collected through these methods and the </w:t>
      </w:r>
      <w:r>
        <w:t>efficiency of the data</w:t>
      </w:r>
      <w:r>
        <w:rPr>
          <w:rStyle w:val="selectable"/>
          <w:color w:val="000000"/>
        </w:rPr>
        <w:t xml:space="preserve">. The results of this report will assist companies and project managers in choosing a </w:t>
      </w:r>
      <w:r w:rsidRPr="003C34A5">
        <w:rPr>
          <w:rStyle w:val="selectable"/>
          <w:noProof/>
          <w:color w:val="000000"/>
        </w:rPr>
        <w:t>PMM</w:t>
      </w:r>
      <w:r>
        <w:rPr>
          <w:rStyle w:val="selectable"/>
          <w:color w:val="000000"/>
        </w:rPr>
        <w:t xml:space="preserve"> that’s optimal for </w:t>
      </w: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rFonts w:asciiTheme="minorHAnsi" w:hAnsiTheme="minorHAnsi" w:cstheme="minorHAnsi"/>
          <w:color w:val="000000"/>
          <w:sz w:val="28"/>
        </w:rPr>
      </w:pPr>
    </w:p>
    <w:p w:rsidR="000A3629" w:rsidRDefault="000A3629" w:rsidP="005204A0">
      <w:pPr>
        <w:pStyle w:val="BodyText"/>
        <w:rPr>
          <w:rStyle w:val="selectable"/>
          <w:color w:val="000000"/>
        </w:rPr>
      </w:pPr>
      <w:r>
        <w:rPr>
          <w:rStyle w:val="selectable"/>
          <w:color w:val="000000"/>
        </w:rPr>
        <w:t xml:space="preserve">the project they are undertaking. </w:t>
      </w:r>
    </w:p>
    <w:p w:rsidR="000A3629" w:rsidRDefault="000A3629" w:rsidP="005204A0">
      <w:pPr>
        <w:pStyle w:val="BodyText"/>
        <w:rPr>
          <w:rStyle w:val="selectable"/>
          <w:color w:val="000000"/>
        </w:rPr>
      </w:pPr>
    </w:p>
    <w:p w:rsidR="000A3629" w:rsidRDefault="000A3629" w:rsidP="005204A0">
      <w:pPr>
        <w:pStyle w:val="BodyText"/>
      </w:pPr>
      <w:r>
        <w:rPr>
          <w:rStyle w:val="selectable"/>
          <w:color w:val="000000"/>
        </w:rPr>
        <w:t>The rest of the paper is structured as follows. Section 2 discusses the literature review, followed by Section 3, which discusses agile and the most popular methodologies, followed by Section 4 which discusses traditional methodologies and the most popular. Section 5 will be the result</w:t>
      </w:r>
      <w:r w:rsidR="0019489F">
        <w:rPr>
          <w:rStyle w:val="selectable"/>
          <w:color w:val="000000"/>
        </w:rPr>
        <w:t>s</w:t>
      </w:r>
      <w:r>
        <w:rPr>
          <w:rStyle w:val="selectable"/>
          <w:color w:val="000000"/>
        </w:rPr>
        <w:t xml:space="preserve"> collected from the report, followed by S</w:t>
      </w:r>
      <w:r w:rsidR="0019489F">
        <w:rPr>
          <w:rStyle w:val="selectable"/>
          <w:color w:val="000000"/>
        </w:rPr>
        <w:t>ection 6 which will be concluding my results and giving advice and opinions.</w:t>
      </w:r>
    </w:p>
    <w:p w:rsidR="00016D02" w:rsidRDefault="00016D02" w:rsidP="005204A0">
      <w:pPr>
        <w:pStyle w:val="BodyText"/>
      </w:pPr>
    </w:p>
    <w:p w:rsidR="00AD351B" w:rsidRDefault="00AD351B" w:rsidP="005204A0">
      <w:pPr>
        <w:pStyle w:val="BodyText"/>
      </w:pPr>
    </w:p>
    <w:p w:rsidR="00AD351B" w:rsidRDefault="00B034D5" w:rsidP="005204A0">
      <w:pPr>
        <w:pStyle w:val="BodyText"/>
        <w:rPr>
          <w:color w:val="FF0000"/>
        </w:rPr>
      </w:pPr>
      <w:r>
        <w:rPr>
          <w:color w:val="FF0000"/>
        </w:rPr>
        <w:t xml:space="preserve">Key Consideration in choosing </w:t>
      </w:r>
      <w:r w:rsidR="00C12890">
        <w:rPr>
          <w:color w:val="FF0000"/>
        </w:rPr>
        <w:t xml:space="preserve">the </w:t>
      </w:r>
      <w:r w:rsidRPr="00C12890">
        <w:rPr>
          <w:noProof/>
          <w:color w:val="FF0000"/>
        </w:rPr>
        <w:t>methodology</w:t>
      </w:r>
    </w:p>
    <w:p w:rsidR="00B034D5" w:rsidRDefault="00B034D5" w:rsidP="00B034D5">
      <w:pPr>
        <w:pStyle w:val="BodyText"/>
        <w:numPr>
          <w:ilvl w:val="0"/>
          <w:numId w:val="1"/>
        </w:numPr>
        <w:rPr>
          <w:color w:val="FF0000"/>
        </w:rPr>
      </w:pPr>
      <w:r>
        <w:rPr>
          <w:color w:val="FF0000"/>
        </w:rPr>
        <w:t>Organizational strategic goals and core values</w:t>
      </w:r>
    </w:p>
    <w:p w:rsidR="00B034D5" w:rsidRDefault="00B034D5" w:rsidP="00B034D5">
      <w:pPr>
        <w:pStyle w:val="BodyText"/>
        <w:numPr>
          <w:ilvl w:val="0"/>
          <w:numId w:val="1"/>
        </w:numPr>
        <w:rPr>
          <w:color w:val="FF0000"/>
        </w:rPr>
      </w:pPr>
      <w:r>
        <w:rPr>
          <w:color w:val="FF0000"/>
        </w:rPr>
        <w:t>Constraints</w:t>
      </w:r>
    </w:p>
    <w:p w:rsidR="00B034D5" w:rsidRDefault="00B034D5" w:rsidP="00B034D5">
      <w:pPr>
        <w:pStyle w:val="BodyText"/>
        <w:numPr>
          <w:ilvl w:val="0"/>
          <w:numId w:val="1"/>
        </w:numPr>
        <w:rPr>
          <w:color w:val="FF0000"/>
        </w:rPr>
      </w:pPr>
      <w:r>
        <w:rPr>
          <w:color w:val="FF0000"/>
        </w:rPr>
        <w:t>Stakeholders</w:t>
      </w:r>
    </w:p>
    <w:p w:rsidR="00B034D5" w:rsidRDefault="00B034D5" w:rsidP="00B034D5">
      <w:pPr>
        <w:pStyle w:val="BodyText"/>
        <w:numPr>
          <w:ilvl w:val="0"/>
          <w:numId w:val="1"/>
        </w:numPr>
        <w:rPr>
          <w:color w:val="FF0000"/>
        </w:rPr>
      </w:pPr>
      <w:r>
        <w:rPr>
          <w:color w:val="FF0000"/>
        </w:rPr>
        <w:t>Risks</w:t>
      </w:r>
    </w:p>
    <w:p w:rsidR="00B034D5" w:rsidRDefault="00B034D5" w:rsidP="00B034D5">
      <w:pPr>
        <w:pStyle w:val="BodyText"/>
        <w:numPr>
          <w:ilvl w:val="0"/>
          <w:numId w:val="1"/>
        </w:numPr>
        <w:rPr>
          <w:color w:val="FF0000"/>
        </w:rPr>
      </w:pPr>
      <w:r>
        <w:rPr>
          <w:color w:val="FF0000"/>
        </w:rPr>
        <w:t>Complexity</w:t>
      </w:r>
    </w:p>
    <w:p w:rsidR="00B034D5" w:rsidRDefault="00B034D5" w:rsidP="00B034D5">
      <w:pPr>
        <w:pStyle w:val="BodyText"/>
        <w:numPr>
          <w:ilvl w:val="0"/>
          <w:numId w:val="1"/>
        </w:numPr>
        <w:rPr>
          <w:color w:val="FF0000"/>
        </w:rPr>
      </w:pPr>
      <w:r>
        <w:rPr>
          <w:color w:val="FF0000"/>
        </w:rPr>
        <w:t>Project Size</w:t>
      </w:r>
    </w:p>
    <w:p w:rsidR="002B14D1" w:rsidRPr="00467D39" w:rsidRDefault="00467D39" w:rsidP="005204A0">
      <w:pPr>
        <w:pStyle w:val="BodyText"/>
        <w:numPr>
          <w:ilvl w:val="0"/>
          <w:numId w:val="1"/>
        </w:numPr>
        <w:rPr>
          <w:color w:val="FF0000"/>
        </w:rPr>
      </w:pPr>
      <w:r>
        <w:rPr>
          <w:color w:val="FF0000"/>
        </w:rPr>
        <w:t>Cos</w:t>
      </w:r>
    </w:p>
    <w:p w:rsidR="005204A0" w:rsidRDefault="005204A0" w:rsidP="00B10E26">
      <w:pPr>
        <w:pStyle w:val="BodyText"/>
      </w:pPr>
    </w:p>
    <w:p w:rsidR="005204A0" w:rsidRDefault="005204A0" w:rsidP="00432002">
      <w:pPr>
        <w:pStyle w:val="ListParagraph"/>
      </w:pPr>
    </w:p>
    <w:p w:rsidR="005204A0" w:rsidRDefault="00B93613" w:rsidP="00B93613">
      <w:pPr>
        <w:pStyle w:val="Heading1"/>
      </w:pPr>
      <w:r>
        <w:t>Section 2.</w:t>
      </w:r>
    </w:p>
    <w:p w:rsidR="005204A0" w:rsidRDefault="00B10E26" w:rsidP="00432002">
      <w:pPr>
        <w:pStyle w:val="ListParagraph"/>
        <w:rPr>
          <w:sz w:val="28"/>
        </w:rPr>
      </w:pPr>
      <w:r>
        <w:rPr>
          <w:sz w:val="28"/>
        </w:rPr>
        <w:t>Literature Review</w:t>
      </w:r>
      <w:r w:rsidR="00E807AB" w:rsidRPr="0063258B">
        <w:rPr>
          <w:sz w:val="28"/>
        </w:rPr>
        <w:t xml:space="preserve"> </w:t>
      </w:r>
      <w:r w:rsidR="00B034D5" w:rsidRPr="0063258B">
        <w:rPr>
          <w:sz w:val="28"/>
        </w:rPr>
        <w:t>(500-700)</w:t>
      </w:r>
    </w:p>
    <w:p w:rsidR="00FA6C0F" w:rsidRDefault="00DE7112" w:rsidP="00A0715D">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failure.</w:t>
      </w:r>
      <w:r w:rsidR="009C17F6">
        <w:t xml:space="preserve"> </w:t>
      </w:r>
    </w:p>
    <w:p w:rsidR="00991601" w:rsidRDefault="00B93613" w:rsidP="00B93613">
      <w:pPr>
        <w:pStyle w:val="Heading1"/>
      </w:pPr>
      <w:r>
        <w:lastRenderedPageBreak/>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600-900)</w:t>
      </w:r>
    </w:p>
    <w:p w:rsidR="00AA05F2" w:rsidRDefault="00A92526" w:rsidP="00B034D5">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C3465D">
        <w:rPr>
          <w:noProof/>
        </w:rPr>
        <w:t>weeks</w:t>
      </w:r>
      <w:r w:rsidR="0081751E">
        <w:t xml:space="preserve"> after the sprint is complete the team will demonstrate what they’ve completed. At this point it allows the team to identify improvements for the next sprint.</w:t>
      </w:r>
      <w:r w:rsidR="009D109D">
        <w:t xml:space="preserve"> </w:t>
      </w:r>
    </w:p>
    <w:p w:rsidR="00467D39" w:rsidRDefault="00467D39" w:rsidP="00B034D5">
      <w:pPr>
        <w:pStyle w:val="BodyText"/>
      </w:pPr>
    </w:p>
    <w:p w:rsidR="00467D39" w:rsidRDefault="00467D39" w:rsidP="00467D39">
      <w:pPr>
        <w:pStyle w:val="BodyText"/>
      </w:pPr>
      <w:r>
        <w:t>Examples of methodologies that incorporate agile are as followed</w:t>
      </w:r>
    </w:p>
    <w:p w:rsidR="00467D39" w:rsidRDefault="00467D39" w:rsidP="00467D39">
      <w:pPr>
        <w:pStyle w:val="BodyText"/>
      </w:pPr>
    </w:p>
    <w:p w:rsidR="00467D39" w:rsidRDefault="00467D39" w:rsidP="00467D39">
      <w:pPr>
        <w:pStyle w:val="BodyText"/>
        <w:numPr>
          <w:ilvl w:val="0"/>
          <w:numId w:val="2"/>
        </w:numPr>
      </w:pPr>
      <w:r>
        <w:t>Scrum</w:t>
      </w:r>
    </w:p>
    <w:p w:rsidR="00467D39" w:rsidRDefault="00467D39" w:rsidP="00467D39">
      <w:pPr>
        <w:pStyle w:val="BodyText"/>
        <w:numPr>
          <w:ilvl w:val="0"/>
          <w:numId w:val="2"/>
        </w:numPr>
      </w:pPr>
      <w:r>
        <w:t>Scrumban</w:t>
      </w:r>
    </w:p>
    <w:p w:rsidR="00467D39" w:rsidRDefault="00467D39" w:rsidP="00467D39">
      <w:pPr>
        <w:pStyle w:val="BodyText"/>
        <w:numPr>
          <w:ilvl w:val="0"/>
          <w:numId w:val="2"/>
        </w:numPr>
      </w:pPr>
      <w:r>
        <w:t>Extreme Programming</w:t>
      </w:r>
    </w:p>
    <w:p w:rsidR="00467D39" w:rsidRDefault="00467D39" w:rsidP="00467D39">
      <w:pPr>
        <w:pStyle w:val="BodyText"/>
        <w:numPr>
          <w:ilvl w:val="0"/>
          <w:numId w:val="2"/>
        </w:numPr>
      </w:pPr>
      <w:r>
        <w:t>Feature Driven Development</w:t>
      </w:r>
    </w:p>
    <w:p w:rsidR="00467D39" w:rsidRDefault="00467D39" w:rsidP="00467D39">
      <w:pPr>
        <w:pStyle w:val="BodyText"/>
        <w:numPr>
          <w:ilvl w:val="0"/>
          <w:numId w:val="2"/>
        </w:numPr>
      </w:pPr>
      <w:r>
        <w:t>DevOps</w:t>
      </w:r>
    </w:p>
    <w:p w:rsidR="00467D39" w:rsidRDefault="00467D39" w:rsidP="00467D39">
      <w:pPr>
        <w:pStyle w:val="BodyText"/>
        <w:numPr>
          <w:ilvl w:val="0"/>
          <w:numId w:val="2"/>
        </w:numPr>
      </w:pPr>
      <w:r>
        <w:t>Lean Software Development</w:t>
      </w:r>
    </w:p>
    <w:p w:rsidR="00467D39" w:rsidRDefault="00467D39" w:rsidP="00467D39">
      <w:pPr>
        <w:pStyle w:val="BodyText"/>
        <w:numPr>
          <w:ilvl w:val="0"/>
          <w:numId w:val="2"/>
        </w:numPr>
      </w:pPr>
      <w:r>
        <w:t>Crystal Methodologies</w:t>
      </w:r>
    </w:p>
    <w:p w:rsidR="00467D39" w:rsidRDefault="00467D39" w:rsidP="00467D39">
      <w:pPr>
        <w:pStyle w:val="BodyText"/>
        <w:numPr>
          <w:ilvl w:val="0"/>
          <w:numId w:val="2"/>
        </w:numPr>
      </w:pPr>
      <w:r>
        <w:t>Dynamic system development</w:t>
      </w:r>
    </w:p>
    <w:p w:rsidR="00AA05F2" w:rsidRDefault="00AA05F2" w:rsidP="00B034D5">
      <w:pPr>
        <w:pStyle w:val="BodyText"/>
      </w:pPr>
    </w:p>
    <w:p w:rsidR="00232492" w:rsidRDefault="009D109D" w:rsidP="00B034D5">
      <w:pPr>
        <w:pStyle w:val="BodyText"/>
      </w:pPr>
      <w:r>
        <w:t xml:space="preserve">Application lifecycle management (ALM) tools are </w:t>
      </w:r>
      <w:r w:rsidR="00232492">
        <w:t xml:space="preserve">a necessary tool when using an agile development approach, ALM provides a detailed insight into current tasks being worked on, and the project backlog. Jira, Trello, Octane are examples of ALM </w:t>
      </w:r>
      <w:r w:rsidR="00631667">
        <w:t>tools, however the “tools should be adaptable to your methodology and processes rather than the other way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p>
    <w:p w:rsidR="00874AEF" w:rsidRPr="001E736E" w:rsidRDefault="00874AEF" w:rsidP="00B034D5">
      <w:pPr>
        <w:pStyle w:val="BodyText"/>
      </w:pPr>
    </w:p>
    <w:p w:rsidR="009F4248" w:rsidRDefault="00CA7B7F" w:rsidP="00CA7B7F">
      <w:pPr>
        <w:pStyle w:val="BodyText"/>
        <w:ind w:left="360"/>
        <w:rPr>
          <w:sz w:val="24"/>
        </w:rPr>
      </w:pPr>
      <w:r>
        <w:rPr>
          <w:sz w:val="24"/>
        </w:rPr>
        <w:t xml:space="preserve">3.1 </w:t>
      </w:r>
      <w:r w:rsidR="009F4248" w:rsidRPr="0063258B">
        <w:rPr>
          <w:sz w:val="24"/>
        </w:rPr>
        <w:t>Scrum</w:t>
      </w:r>
    </w:p>
    <w:p w:rsidR="00FA6C0F" w:rsidRDefault="00F73348" w:rsidP="00F7334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F73348">
      <w:pPr>
        <w:pStyle w:val="BodyText"/>
        <w:rPr>
          <w:rStyle w:val="Strong"/>
          <w:b w:val="0"/>
          <w:bCs w:val="0"/>
        </w:rPr>
      </w:pPr>
    </w:p>
    <w:p w:rsidR="00467D39" w:rsidRPr="00FA2A70" w:rsidRDefault="008F6AF4" w:rsidP="00F7334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daily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467D39">
        <w:rPr>
          <w:rStyle w:val="Strong"/>
          <w:b w:val="0"/>
          <w:bCs w:val="0"/>
        </w:rPr>
        <w:instrText>ADDIN RW.CITE{{doc:5c2ca05ae4b08ce0b720ca81 [NoInformation] [No Information]}}</w:instrText>
      </w:r>
      <w:r w:rsidR="00776D79">
        <w:rPr>
          <w:rStyle w:val="Strong"/>
          <w:b w:val="0"/>
          <w:bCs w:val="0"/>
        </w:rPr>
        <w:fldChar w:fldCharType="separate"/>
      </w:r>
      <w:r w:rsidR="00467D39" w:rsidRPr="00467D39">
        <w:rPr>
          <w:rStyle w:val="Strong"/>
          <w:b w:val="0"/>
          <w:bCs w:val="0"/>
        </w:rPr>
        <w:t>(</w:t>
      </w:r>
      <w:r w:rsidR="00467D39" w:rsidRPr="00467D39">
        <w:rPr>
          <w:rStyle w:val="Strong"/>
          <w:b w:val="0"/>
          <w:bCs w:val="0"/>
          <w:i/>
        </w:rPr>
        <w:t>12th Annual State of Agile Report</w:t>
      </w:r>
      <w:r w:rsidR="00467D39" w:rsidRPr="00467D39">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show that 54% of respondents use scrum in combination with other practices, while 42% reported exclusive use of </w:t>
      </w:r>
      <w:r w:rsidR="003C34A5">
        <w:rPr>
          <w:rStyle w:val="Strong"/>
          <w:b w:val="0"/>
          <w:bCs w:val="0"/>
          <w:noProof/>
        </w:rPr>
        <w:t>S</w:t>
      </w:r>
      <w:r w:rsidR="00776D79" w:rsidRPr="003C34A5">
        <w:rPr>
          <w:rStyle w:val="Strong"/>
          <w:b w:val="0"/>
          <w:bCs w:val="0"/>
          <w:noProof/>
        </w:rPr>
        <w:t>crum</w:t>
      </w:r>
      <w:r w:rsidR="00776D79">
        <w:rPr>
          <w:rStyle w:val="Strong"/>
          <w:b w:val="0"/>
          <w:bCs w:val="0"/>
        </w:rPr>
        <w:t xml:space="preserve">. As well as this the report discusses the quality of </w:t>
      </w:r>
    </w:p>
    <w:p w:rsidR="00FA2A70" w:rsidRPr="00FA2A70" w:rsidRDefault="00FA2A70" w:rsidP="00F73348">
      <w:pPr>
        <w:pStyle w:val="BodyText"/>
        <w:rPr>
          <w:rStyle w:val="Strong"/>
          <w:b w:val="0"/>
          <w:bCs w:val="0"/>
          <w:sz w:val="28"/>
        </w:rPr>
      </w:pPr>
      <w:bookmarkStart w:id="0" w:name="_GoBack"/>
      <w:bookmarkEnd w:id="0"/>
    </w:p>
    <w:p w:rsidR="00FA2A70" w:rsidRPr="00FA2A70" w:rsidRDefault="00FA2A70" w:rsidP="00F73348">
      <w:pPr>
        <w:pStyle w:val="BodyText"/>
        <w:rPr>
          <w:rStyle w:val="Strong"/>
          <w:b w:val="0"/>
          <w:bCs w:val="0"/>
          <w:sz w:val="28"/>
        </w:rPr>
      </w:pPr>
    </w:p>
    <w:p w:rsidR="008F6AF4" w:rsidRDefault="00776D79" w:rsidP="00F73348">
      <w:pPr>
        <w:pStyle w:val="BodyText"/>
        <w:rPr>
          <w:rStyle w:val="Strong"/>
          <w:b w:val="0"/>
          <w:bCs w:val="0"/>
        </w:rPr>
      </w:pPr>
      <w:r>
        <w:rPr>
          <w:rStyle w:val="Strong"/>
          <w:b w:val="0"/>
          <w:bCs w:val="0"/>
        </w:rPr>
        <w:t xml:space="preserve">life for the employees on the project, 87% of employees said it had improved work 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F73348">
      <w:pPr>
        <w:pStyle w:val="BodyText"/>
        <w:rPr>
          <w:rStyle w:val="Strong"/>
          <w:b w:val="0"/>
          <w:bCs w:val="0"/>
        </w:rPr>
      </w:pPr>
    </w:p>
    <w:p w:rsidR="00660AC0" w:rsidRDefault="003B0F05" w:rsidP="00F73348">
      <w:pPr>
        <w:pStyle w:val="BodyText"/>
        <w:rPr>
          <w:rStyle w:val="Strong"/>
          <w:b w:val="0"/>
          <w:bCs w:val="0"/>
        </w:rPr>
      </w:pPr>
      <w:r>
        <w:rPr>
          <w:rStyle w:val="Strong"/>
          <w:b w:val="0"/>
          <w:bCs w:val="0"/>
        </w:rPr>
        <w:t xml:space="preserve">A Unique characteristic of scrum is </w:t>
      </w:r>
      <w:r w:rsidR="00660AC0">
        <w:rPr>
          <w:rStyle w:val="Strong"/>
          <w:b w:val="0"/>
          <w:bCs w:val="0"/>
        </w:rPr>
        <w:t xml:space="preserve">daily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 This can increase the productivity of the team members as well as the quality of the work and reduce failure</w:t>
      </w:r>
      <w:r w:rsidR="007C7C1F">
        <w:rPr>
          <w:rStyle w:val="Strong"/>
          <w:b w:val="0"/>
          <w:bCs w:val="0"/>
        </w:rPr>
        <w:t xml:space="preserve"> within a sprint</w:t>
      </w:r>
      <w:r w:rsidR="00AC0901">
        <w:rPr>
          <w:rStyle w:val="Strong"/>
          <w:b w:val="0"/>
          <w:bCs w:val="0"/>
        </w:rPr>
        <w:t>.</w:t>
      </w:r>
      <w:r w:rsidR="00660AC0">
        <w:rPr>
          <w:rStyle w:val="Strong"/>
          <w:b w:val="0"/>
          <w:bCs w:val="0"/>
        </w:rPr>
        <w:t xml:space="preserve"> </w:t>
      </w:r>
    </w:p>
    <w:p w:rsidR="00042367" w:rsidRDefault="00042367" w:rsidP="00F73348">
      <w:pPr>
        <w:pStyle w:val="BodyText"/>
        <w:rPr>
          <w:rStyle w:val="Strong"/>
          <w:b w:val="0"/>
          <w:bCs w:val="0"/>
        </w:rPr>
      </w:pPr>
      <w:r>
        <w:rPr>
          <w:rStyle w:val="Strong"/>
          <w:b w:val="0"/>
          <w:bCs w:val="0"/>
        </w:rPr>
        <w:t xml:space="preserve">A scrum Master may </w:t>
      </w:r>
      <w:r w:rsidR="002E61E9">
        <w:rPr>
          <w:rStyle w:val="Strong"/>
          <w:b w:val="0"/>
          <w:bCs w:val="0"/>
        </w:rPr>
        <w:t>create a burndown chart to track the progress of a project, the chart is updated after every sprint. The burndown chart is an essential tool for an agile manged project and is a way for the team to visualize the progress level after each sprint.</w:t>
      </w:r>
      <w:r w:rsidR="002E61E9">
        <w:rPr>
          <w:rStyle w:val="Strong"/>
          <w:b w:val="0"/>
          <w:bCs w:val="0"/>
          <w:noProof/>
        </w:rPr>
        <w:drawing>
          <wp:inline distT="0" distB="0" distL="0" distR="0">
            <wp:extent cx="2076450" cy="12627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7776" cy="1294008"/>
                    </a:xfrm>
                    <a:prstGeom prst="rect">
                      <a:avLst/>
                    </a:prstGeom>
                    <a:noFill/>
                    <a:ln>
                      <a:noFill/>
                    </a:ln>
                  </pic:spPr>
                </pic:pic>
              </a:graphicData>
            </a:graphic>
          </wp:inline>
        </w:drawing>
      </w:r>
    </w:p>
    <w:p w:rsidR="0088506B" w:rsidRDefault="0088506B" w:rsidP="00F73348">
      <w:pPr>
        <w:pStyle w:val="BodyText"/>
        <w:rPr>
          <w:rStyle w:val="Strong"/>
          <w:b w:val="0"/>
          <w:bCs w:val="0"/>
        </w:rPr>
      </w:pPr>
    </w:p>
    <w:p w:rsidR="0088506B" w:rsidRDefault="0088506B" w:rsidP="00F73348">
      <w:pPr>
        <w:pStyle w:val="BodyText"/>
        <w:rPr>
          <w:rStyle w:val="Strong"/>
          <w:b w:val="0"/>
          <w:bCs w:val="0"/>
        </w:rPr>
      </w:pPr>
      <w:r>
        <w:rPr>
          <w:rStyle w:val="Strong"/>
          <w:b w:val="0"/>
          <w:bCs w:val="0"/>
        </w:rPr>
        <w:t xml:space="preserve">According to Schwaber and Sutherland, Scrum is comprised of three main roles which have different 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p>
    <w:tbl>
      <w:tblPr>
        <w:tblStyle w:val="TableGrid"/>
        <w:tblpPr w:leftFromText="180" w:rightFromText="180" w:vertAnchor="text" w:horzAnchor="page" w:tblpX="6196" w:tblpY="49"/>
        <w:tblW w:w="5941" w:type="dxa"/>
        <w:tblLook w:val="04A0" w:firstRow="1" w:lastRow="0" w:firstColumn="1" w:lastColumn="0" w:noHBand="0" w:noVBand="1"/>
      </w:tblPr>
      <w:tblGrid>
        <w:gridCol w:w="1979"/>
        <w:gridCol w:w="1981"/>
        <w:gridCol w:w="1981"/>
      </w:tblGrid>
      <w:tr w:rsidR="00467D39" w:rsidTr="00467D39">
        <w:trPr>
          <w:trHeight w:val="293"/>
        </w:trPr>
        <w:tc>
          <w:tcPr>
            <w:tcW w:w="1979" w:type="dxa"/>
          </w:tcPr>
          <w:p w:rsidR="00467D39" w:rsidRPr="0088506B" w:rsidRDefault="00467D39" w:rsidP="00467D39">
            <w:pPr>
              <w:pStyle w:val="BodyText"/>
              <w:jc w:val="center"/>
              <w:rPr>
                <w:rStyle w:val="Strong"/>
                <w:bCs w:val="0"/>
              </w:rPr>
            </w:pPr>
            <w:r w:rsidRPr="0088506B">
              <w:rPr>
                <w:rStyle w:val="Strong"/>
                <w:bCs w:val="0"/>
              </w:rPr>
              <w:t>Product Owner</w:t>
            </w:r>
          </w:p>
        </w:tc>
        <w:tc>
          <w:tcPr>
            <w:tcW w:w="1981" w:type="dxa"/>
          </w:tcPr>
          <w:p w:rsidR="00467D39" w:rsidRPr="0088506B" w:rsidRDefault="00467D39" w:rsidP="00467D39">
            <w:pPr>
              <w:pStyle w:val="BodyText"/>
              <w:jc w:val="center"/>
              <w:rPr>
                <w:rStyle w:val="Strong"/>
                <w:bCs w:val="0"/>
              </w:rPr>
            </w:pPr>
            <w:r w:rsidRPr="0088506B">
              <w:rPr>
                <w:rStyle w:val="Strong"/>
                <w:bCs w:val="0"/>
              </w:rPr>
              <w:t>Development Team</w:t>
            </w:r>
          </w:p>
        </w:tc>
        <w:tc>
          <w:tcPr>
            <w:tcW w:w="1981" w:type="dxa"/>
          </w:tcPr>
          <w:p w:rsidR="00467D39" w:rsidRPr="0088506B" w:rsidRDefault="00467D39" w:rsidP="00467D39">
            <w:pPr>
              <w:pStyle w:val="BodyText"/>
              <w:jc w:val="center"/>
              <w:rPr>
                <w:rStyle w:val="Strong"/>
                <w:bCs w:val="0"/>
              </w:rPr>
            </w:pPr>
            <w:r w:rsidRPr="0088506B">
              <w:rPr>
                <w:rStyle w:val="Strong"/>
                <w:bCs w:val="0"/>
              </w:rPr>
              <w:t>Scrum Master</w:t>
            </w:r>
          </w:p>
        </w:tc>
      </w:tr>
      <w:tr w:rsidR="00467D39" w:rsidTr="00467D39">
        <w:trPr>
          <w:trHeight w:val="275"/>
        </w:trPr>
        <w:tc>
          <w:tcPr>
            <w:tcW w:w="1979" w:type="dxa"/>
          </w:tcPr>
          <w:p w:rsidR="00467D39" w:rsidRDefault="00467D39" w:rsidP="00467D39">
            <w:pPr>
              <w:pStyle w:val="BodyText"/>
              <w:jc w:val="center"/>
              <w:rPr>
                <w:rStyle w:val="Strong"/>
                <w:b w:val="0"/>
                <w:bCs w:val="0"/>
              </w:rPr>
            </w:pPr>
            <w:r>
              <w:rPr>
                <w:rStyle w:val="Strong"/>
                <w:b w:val="0"/>
                <w:bCs w:val="0"/>
              </w:rPr>
              <w:t>Clear product backlog</w:t>
            </w:r>
          </w:p>
        </w:tc>
        <w:tc>
          <w:tcPr>
            <w:tcW w:w="1981" w:type="dxa"/>
          </w:tcPr>
          <w:p w:rsidR="00467D39" w:rsidRDefault="00467D39" w:rsidP="00467D39">
            <w:pPr>
              <w:pStyle w:val="BodyText"/>
              <w:jc w:val="center"/>
              <w:rPr>
                <w:rStyle w:val="Strong"/>
                <w:b w:val="0"/>
                <w:bCs w:val="0"/>
              </w:rPr>
            </w:pPr>
            <w:r>
              <w:rPr>
                <w:rStyle w:val="Strong"/>
                <w:b w:val="0"/>
                <w:bCs w:val="0"/>
              </w:rPr>
              <w:t xml:space="preserve">Self-organizing, </w:t>
            </w:r>
          </w:p>
        </w:tc>
        <w:tc>
          <w:tcPr>
            <w:tcW w:w="1981" w:type="dxa"/>
          </w:tcPr>
          <w:p w:rsidR="00467D39" w:rsidRDefault="00467D39" w:rsidP="00467D39">
            <w:pPr>
              <w:pStyle w:val="BodyText"/>
              <w:jc w:val="center"/>
              <w:rPr>
                <w:rStyle w:val="Strong"/>
                <w:b w:val="0"/>
                <w:bCs w:val="0"/>
              </w:rPr>
            </w:pPr>
            <w:r>
              <w:rPr>
                <w:rStyle w:val="Strong"/>
                <w:b w:val="0"/>
                <w:bCs w:val="0"/>
              </w:rPr>
              <w:t>Goals, scope are understood by everyone</w:t>
            </w:r>
          </w:p>
        </w:tc>
      </w:tr>
      <w:tr w:rsidR="00467D39" w:rsidTr="00467D39">
        <w:trPr>
          <w:trHeight w:val="293"/>
        </w:trPr>
        <w:tc>
          <w:tcPr>
            <w:tcW w:w="1979" w:type="dxa"/>
          </w:tcPr>
          <w:p w:rsidR="00467D39" w:rsidRDefault="00467D39" w:rsidP="00467D39">
            <w:pPr>
              <w:pStyle w:val="BodyText"/>
              <w:jc w:val="center"/>
              <w:rPr>
                <w:rStyle w:val="Strong"/>
                <w:b w:val="0"/>
                <w:bCs w:val="0"/>
              </w:rPr>
            </w:pPr>
            <w:r>
              <w:rPr>
                <w:rStyle w:val="Strong"/>
                <w:b w:val="0"/>
                <w:bCs w:val="0"/>
              </w:rPr>
              <w:t>Ordering backlog to best achieve goals</w:t>
            </w:r>
          </w:p>
        </w:tc>
        <w:tc>
          <w:tcPr>
            <w:tcW w:w="1981" w:type="dxa"/>
          </w:tcPr>
          <w:p w:rsidR="00467D39" w:rsidRDefault="00467D39" w:rsidP="00467D39">
            <w:pPr>
              <w:pStyle w:val="BodyText"/>
              <w:jc w:val="center"/>
              <w:rPr>
                <w:rStyle w:val="Strong"/>
                <w:b w:val="0"/>
                <w:bCs w:val="0"/>
              </w:rPr>
            </w:pPr>
            <w:r>
              <w:rPr>
                <w:rStyle w:val="Strong"/>
                <w:b w:val="0"/>
                <w:bCs w:val="0"/>
              </w:rPr>
              <w:t>Cross-functional team members, with all skills needed for project</w:t>
            </w:r>
          </w:p>
        </w:tc>
        <w:tc>
          <w:tcPr>
            <w:tcW w:w="1981" w:type="dxa"/>
          </w:tcPr>
          <w:p w:rsidR="00467D39" w:rsidRDefault="00467D39" w:rsidP="00467D39">
            <w:pPr>
              <w:pStyle w:val="BodyText"/>
              <w:jc w:val="center"/>
              <w:rPr>
                <w:rStyle w:val="Strong"/>
                <w:b w:val="0"/>
                <w:bCs w:val="0"/>
              </w:rPr>
            </w:pPr>
            <w:r>
              <w:rPr>
                <w:rStyle w:val="Strong"/>
                <w:b w:val="0"/>
                <w:bCs w:val="0"/>
              </w:rPr>
              <w:t>Facilitating Scrum meetings/ updating tools e.g. burndown chart</w:t>
            </w:r>
          </w:p>
        </w:tc>
      </w:tr>
      <w:tr w:rsidR="00467D39" w:rsidTr="00467D39">
        <w:trPr>
          <w:trHeight w:val="275"/>
        </w:trPr>
        <w:tc>
          <w:tcPr>
            <w:tcW w:w="1979" w:type="dxa"/>
          </w:tcPr>
          <w:p w:rsidR="00467D39" w:rsidRDefault="00467D39" w:rsidP="00467D39">
            <w:pPr>
              <w:pStyle w:val="BodyText"/>
              <w:jc w:val="center"/>
              <w:rPr>
                <w:rStyle w:val="Strong"/>
                <w:b w:val="0"/>
                <w:bCs w:val="0"/>
              </w:rPr>
            </w:pPr>
            <w:r>
              <w:rPr>
                <w:rStyle w:val="Strong"/>
                <w:b w:val="0"/>
                <w:bCs w:val="0"/>
              </w:rPr>
              <w:t>Optimizing the value of dev teams work</w:t>
            </w:r>
          </w:p>
        </w:tc>
        <w:tc>
          <w:tcPr>
            <w:tcW w:w="1981" w:type="dxa"/>
          </w:tcPr>
          <w:p w:rsidR="00467D39" w:rsidRDefault="00467D39" w:rsidP="00467D39">
            <w:pPr>
              <w:pStyle w:val="BodyText"/>
              <w:jc w:val="center"/>
              <w:rPr>
                <w:rStyle w:val="Strong"/>
                <w:b w:val="0"/>
                <w:bCs w:val="0"/>
              </w:rPr>
            </w:pPr>
            <w:r>
              <w:rPr>
                <w:rStyle w:val="Strong"/>
                <w:b w:val="0"/>
                <w:bCs w:val="0"/>
              </w:rPr>
              <w:t>Accountability belongs to the dev team as a whole</w:t>
            </w:r>
          </w:p>
        </w:tc>
        <w:tc>
          <w:tcPr>
            <w:tcW w:w="1981" w:type="dxa"/>
          </w:tcPr>
          <w:p w:rsidR="00467D39" w:rsidRDefault="00467D39" w:rsidP="00467D39">
            <w:pPr>
              <w:pStyle w:val="BodyText"/>
              <w:jc w:val="center"/>
              <w:rPr>
                <w:rStyle w:val="Strong"/>
                <w:b w:val="0"/>
                <w:bCs w:val="0"/>
              </w:rPr>
            </w:pPr>
            <w:r>
              <w:rPr>
                <w:rStyle w:val="Strong"/>
                <w:b w:val="0"/>
                <w:bCs w:val="0"/>
              </w:rPr>
              <w:t xml:space="preserve">Coaching Dev team in Self-Organization </w:t>
            </w:r>
          </w:p>
        </w:tc>
      </w:tr>
      <w:tr w:rsidR="00467D39" w:rsidTr="00467D39">
        <w:trPr>
          <w:trHeight w:val="293"/>
        </w:trPr>
        <w:tc>
          <w:tcPr>
            <w:tcW w:w="1979" w:type="dxa"/>
          </w:tcPr>
          <w:p w:rsidR="00467D39" w:rsidRDefault="00467D39" w:rsidP="00467D39">
            <w:pPr>
              <w:pStyle w:val="BodyText"/>
              <w:jc w:val="center"/>
              <w:rPr>
                <w:rStyle w:val="Strong"/>
                <w:b w:val="0"/>
                <w:bCs w:val="0"/>
              </w:rPr>
            </w:pPr>
            <w:r>
              <w:rPr>
                <w:rStyle w:val="Strong"/>
                <w:b w:val="0"/>
                <w:bCs w:val="0"/>
              </w:rPr>
              <w:t>Ensuring dev team understands backlog</w:t>
            </w:r>
          </w:p>
        </w:tc>
        <w:tc>
          <w:tcPr>
            <w:tcW w:w="1981" w:type="dxa"/>
          </w:tcPr>
          <w:p w:rsidR="00467D39" w:rsidRDefault="00467D39" w:rsidP="00467D39">
            <w:pPr>
              <w:pStyle w:val="BodyText"/>
              <w:jc w:val="center"/>
              <w:rPr>
                <w:rStyle w:val="Strong"/>
                <w:b w:val="0"/>
                <w:bCs w:val="0"/>
              </w:rPr>
            </w:pPr>
            <w:r>
              <w:rPr>
                <w:rStyle w:val="Strong"/>
                <w:b w:val="0"/>
                <w:bCs w:val="0"/>
              </w:rPr>
              <w:t>No titles for dev team members, regardless of work</w:t>
            </w:r>
          </w:p>
        </w:tc>
        <w:tc>
          <w:tcPr>
            <w:tcW w:w="1981" w:type="dxa"/>
          </w:tcPr>
          <w:p w:rsidR="00467D39" w:rsidRDefault="00467D39" w:rsidP="00467D39">
            <w:pPr>
              <w:pStyle w:val="BodyText"/>
              <w:jc w:val="center"/>
              <w:rPr>
                <w:rStyle w:val="Strong"/>
                <w:b w:val="0"/>
                <w:bCs w:val="0"/>
              </w:rPr>
            </w:pPr>
            <w:r>
              <w:rPr>
                <w:rStyle w:val="Strong"/>
                <w:b w:val="0"/>
                <w:bCs w:val="0"/>
              </w:rPr>
              <w:t>Leading and coaching organization in scrum</w:t>
            </w:r>
          </w:p>
        </w:tc>
      </w:tr>
    </w:tbl>
    <w:p w:rsidR="002B52A8" w:rsidRDefault="002B52A8" w:rsidP="00F5010B"/>
    <w:p w:rsidR="009F4248" w:rsidRPr="0063258B" w:rsidRDefault="00CA7B7F" w:rsidP="00CA7B7F">
      <w:pPr>
        <w:pStyle w:val="BodyText"/>
        <w:ind w:firstLine="360"/>
        <w:rPr>
          <w:rStyle w:val="Strong"/>
          <w:b w:val="0"/>
          <w:bCs w:val="0"/>
          <w:sz w:val="24"/>
        </w:rPr>
      </w:pPr>
      <w:r>
        <w:rPr>
          <w:sz w:val="24"/>
        </w:rPr>
        <w:lastRenderedPageBreak/>
        <w:t xml:space="preserve">3.2 </w:t>
      </w:r>
      <w:r w:rsidR="009F4248" w:rsidRPr="0063258B">
        <w:rPr>
          <w:sz w:val="24"/>
        </w:rPr>
        <w:t>Extreme Programming</w:t>
      </w:r>
    </w:p>
    <w:p w:rsidR="00DD51B8" w:rsidRDefault="00DD51B8" w:rsidP="00DD51B8">
      <w:pPr>
        <w:pStyle w:val="BodyText"/>
      </w:pPr>
    </w:p>
    <w:p w:rsidR="001E736E" w:rsidRDefault="001E736E" w:rsidP="009F4248">
      <w:pPr>
        <w:pStyle w:val="BodyText"/>
      </w:pPr>
    </w:p>
    <w:p w:rsidR="009F4248" w:rsidRPr="0063258B" w:rsidRDefault="00CA7B7F" w:rsidP="00CA7B7F">
      <w:pPr>
        <w:pStyle w:val="BodyText"/>
        <w:ind w:firstLine="360"/>
        <w:rPr>
          <w:rStyle w:val="Strong"/>
          <w:b w:val="0"/>
          <w:bCs w:val="0"/>
          <w:sz w:val="24"/>
        </w:rPr>
      </w:pPr>
      <w:r>
        <w:rPr>
          <w:sz w:val="24"/>
        </w:rPr>
        <w:t xml:space="preserve">3.3 </w:t>
      </w:r>
      <w:r w:rsidR="00042367">
        <w:rPr>
          <w:sz w:val="24"/>
        </w:rPr>
        <w:t>Kanban</w:t>
      </w:r>
    </w:p>
    <w:p w:rsidR="00DD51B8" w:rsidRDefault="00DD51B8" w:rsidP="00DD51B8">
      <w:pPr>
        <w:pStyle w:val="BodyText"/>
      </w:pPr>
    </w:p>
    <w:p w:rsidR="001E736E" w:rsidRDefault="001E736E" w:rsidP="00A0715D">
      <w:pPr>
        <w:pStyle w:val="BodyText"/>
      </w:pP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r w:rsidR="00B034D5" w:rsidRPr="0063258B">
        <w:rPr>
          <w:sz w:val="28"/>
        </w:rPr>
        <w:t>(600-900)</w:t>
      </w:r>
    </w:p>
    <w:p w:rsidR="00A92526" w:rsidRDefault="009913D9" w:rsidP="00B034D5">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7D3D01">
        <w:t>. Traditional management</w:t>
      </w:r>
      <w:r w:rsidR="00C3465D">
        <w:t>, however,</w:t>
      </w:r>
      <w:r w:rsidR="007D3D01">
        <w:t xml:space="preserve"> is extremely inflexible due to the linear structured development process, it is possible to change aspects of the project </w:t>
      </w:r>
      <w:r w:rsidR="00725D89">
        <w:t xml:space="preserve">during development </w:t>
      </w:r>
      <w:r w:rsidR="007D3D01">
        <w:t xml:space="preserve">however </w:t>
      </w:r>
      <w:r w:rsidR="00725D89">
        <w:t xml:space="preserve">the changes must be justified and must go through control procedures. </w:t>
      </w:r>
      <w:r w:rsidR="00874AEF">
        <w:t>Examples of traditional and structured management</w:t>
      </w:r>
      <w:r w:rsidR="00CA7B7F">
        <w:t xml:space="preserve"> are as followed</w:t>
      </w:r>
    </w:p>
    <w:p w:rsidR="00CA7B7F" w:rsidRDefault="00CA7B7F" w:rsidP="00B034D5">
      <w:pPr>
        <w:pStyle w:val="BodyText"/>
      </w:pPr>
    </w:p>
    <w:p w:rsidR="00874AEF" w:rsidRDefault="00874AEF" w:rsidP="00874AEF">
      <w:pPr>
        <w:pStyle w:val="BodyText"/>
        <w:numPr>
          <w:ilvl w:val="0"/>
          <w:numId w:val="3"/>
        </w:numPr>
      </w:pPr>
      <w:r>
        <w:t>Structured System Analysis &amp; Design Method (SSADM)</w:t>
      </w:r>
    </w:p>
    <w:p w:rsidR="00874AEF" w:rsidRDefault="00874AEF" w:rsidP="00874AEF">
      <w:pPr>
        <w:pStyle w:val="BodyText"/>
        <w:numPr>
          <w:ilvl w:val="0"/>
          <w:numId w:val="3"/>
        </w:numPr>
      </w:pPr>
      <w:r>
        <w:t>Prince 2</w:t>
      </w:r>
    </w:p>
    <w:p w:rsidR="00874AEF" w:rsidRDefault="00874AEF" w:rsidP="00874AEF">
      <w:pPr>
        <w:pStyle w:val="BodyText"/>
        <w:numPr>
          <w:ilvl w:val="0"/>
          <w:numId w:val="3"/>
        </w:numPr>
      </w:pPr>
      <w:r>
        <w:t>V Model</w:t>
      </w:r>
    </w:p>
    <w:p w:rsidR="00874AEF" w:rsidRPr="001E736E" w:rsidRDefault="00874AEF" w:rsidP="00874AEF">
      <w:pPr>
        <w:pStyle w:val="BodyText"/>
        <w:numPr>
          <w:ilvl w:val="0"/>
          <w:numId w:val="3"/>
        </w:numPr>
      </w:pPr>
      <w:r>
        <w:t>Rapid Application Development (RAD)</w:t>
      </w:r>
    </w:p>
    <w:p w:rsidR="00B034D5" w:rsidRPr="00B034D5" w:rsidRDefault="00B034D5" w:rsidP="00B034D5">
      <w:pPr>
        <w:pStyle w:val="BodyText"/>
        <w:rPr>
          <w:color w:val="FF0000"/>
        </w:rPr>
      </w:pPr>
    </w:p>
    <w:p w:rsidR="00A0715D" w:rsidRPr="0063258B" w:rsidRDefault="00CA7B7F" w:rsidP="00CA7B7F">
      <w:pPr>
        <w:pStyle w:val="BodyText"/>
        <w:ind w:left="360"/>
        <w:rPr>
          <w:sz w:val="24"/>
        </w:rPr>
      </w:pPr>
      <w:r>
        <w:rPr>
          <w:sz w:val="24"/>
        </w:rPr>
        <w:t xml:space="preserve">4.1 </w:t>
      </w:r>
      <w:r w:rsidR="009F4248" w:rsidRPr="0063258B">
        <w:rPr>
          <w:sz w:val="24"/>
        </w:rPr>
        <w:t>V Model</w:t>
      </w:r>
    </w:p>
    <w:p w:rsidR="00DD51B8" w:rsidRPr="0063258B" w:rsidRDefault="00DD51B8" w:rsidP="0063258B">
      <w:pPr>
        <w:pStyle w:val="BodyText"/>
      </w:pPr>
    </w:p>
    <w:p w:rsidR="001E736E" w:rsidRPr="0063258B" w:rsidRDefault="001E736E" w:rsidP="0063258B">
      <w:pPr>
        <w:pStyle w:val="BodyText"/>
      </w:pPr>
    </w:p>
    <w:p w:rsidR="009F4248" w:rsidRPr="0063258B" w:rsidRDefault="00CA7B7F" w:rsidP="00CA7B7F">
      <w:pPr>
        <w:pStyle w:val="BodyText"/>
        <w:ind w:firstLine="360"/>
        <w:rPr>
          <w:sz w:val="24"/>
        </w:rPr>
      </w:pPr>
      <w:r>
        <w:rPr>
          <w:sz w:val="24"/>
        </w:rPr>
        <w:t xml:space="preserve">4.2 </w:t>
      </w:r>
      <w:r w:rsidR="00874AEF" w:rsidRPr="0063258B">
        <w:rPr>
          <w:sz w:val="24"/>
        </w:rPr>
        <w:t>Rapid Application Development (</w:t>
      </w:r>
      <w:r w:rsidR="009F4248" w:rsidRPr="0063258B">
        <w:rPr>
          <w:sz w:val="24"/>
        </w:rPr>
        <w:t>RAD</w:t>
      </w:r>
      <w:r w:rsidR="00874AEF" w:rsidRPr="0063258B">
        <w:rPr>
          <w:sz w:val="24"/>
        </w:rPr>
        <w:t>)</w:t>
      </w:r>
    </w:p>
    <w:p w:rsidR="00DD51B8" w:rsidRPr="0063258B" w:rsidRDefault="00DD51B8" w:rsidP="0063258B">
      <w:pPr>
        <w:pStyle w:val="BodyText"/>
      </w:pPr>
    </w:p>
    <w:p w:rsidR="001E736E" w:rsidRPr="0063258B" w:rsidRDefault="001E736E" w:rsidP="0063258B">
      <w:pPr>
        <w:pStyle w:val="BodyText"/>
      </w:pPr>
    </w:p>
    <w:p w:rsidR="009F4248" w:rsidRPr="0063258B" w:rsidRDefault="00CA7B7F" w:rsidP="00CA7B7F">
      <w:pPr>
        <w:pStyle w:val="BodyText"/>
        <w:ind w:left="360"/>
        <w:rPr>
          <w:sz w:val="24"/>
        </w:rPr>
      </w:pPr>
      <w:r>
        <w:rPr>
          <w:sz w:val="24"/>
        </w:rPr>
        <w:t xml:space="preserve">4.3 </w:t>
      </w:r>
      <w:r w:rsidR="00B93613" w:rsidRPr="0063258B">
        <w:rPr>
          <w:sz w:val="24"/>
        </w:rPr>
        <w:t>Structured System Analysis &amp; Design Method (</w:t>
      </w:r>
      <w:r w:rsidR="00B034D5" w:rsidRPr="0063258B">
        <w:rPr>
          <w:sz w:val="24"/>
        </w:rPr>
        <w:t>SSADM</w:t>
      </w:r>
      <w:r w:rsidR="00B93613" w:rsidRPr="0063258B">
        <w:rPr>
          <w:sz w:val="24"/>
        </w:rPr>
        <w:t>)</w:t>
      </w:r>
    </w:p>
    <w:p w:rsidR="00DD51B8" w:rsidRDefault="00DD51B8" w:rsidP="00DD51B8">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5.</w:t>
      </w:r>
    </w:p>
    <w:p w:rsidR="00A0715D" w:rsidRDefault="00A0715D" w:rsidP="00A0715D">
      <w:pPr>
        <w:pStyle w:val="ListParagraph"/>
      </w:pPr>
      <w:r>
        <w:t>Results and Discussion</w:t>
      </w:r>
      <w:r w:rsidR="00B034D5">
        <w:t xml:space="preserve"> (200-400)</w:t>
      </w: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6.</w:t>
      </w:r>
    </w:p>
    <w:p w:rsidR="00A0715D" w:rsidRDefault="00A0715D" w:rsidP="00F1133B">
      <w:pPr>
        <w:pStyle w:val="ListParagraph"/>
      </w:pPr>
      <w:r>
        <w:t>Conclusion</w:t>
      </w:r>
      <w:r w:rsidR="00B034D5">
        <w:t xml:space="preserve"> (200-300)</w:t>
      </w:r>
    </w:p>
    <w:p w:rsidR="00432002" w:rsidRPr="00CF5537" w:rsidRDefault="00432002" w:rsidP="00CF5537">
      <w:pPr>
        <w:pStyle w:val="BodyText"/>
        <w:sectPr w:rsidR="00432002" w:rsidRPr="00CF5537">
          <w:type w:val="continuous"/>
          <w:pgSz w:w="12240" w:h="15840"/>
          <w:pgMar w:top="1400" w:right="960" w:bottom="280" w:left="960" w:header="720" w:footer="720" w:gutter="0"/>
          <w:cols w:num="2" w:space="720" w:equalWidth="0">
            <w:col w:w="5057" w:space="127"/>
            <w:col w:w="5136"/>
          </w:cols>
        </w:sectPr>
      </w:pPr>
    </w:p>
    <w:p w:rsidR="005F0508" w:rsidRDefault="005F0508"/>
    <w:sectPr w:rsidR="005F050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768E3" w:rsidRDefault="001768E3" w:rsidP="00EC5B2E">
      <w:r>
        <w:separator/>
      </w:r>
    </w:p>
  </w:endnote>
  <w:endnote w:type="continuationSeparator" w:id="0">
    <w:p w:rsidR="001768E3" w:rsidRDefault="001768E3"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0368684"/>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768E3" w:rsidRDefault="001768E3" w:rsidP="00EC5B2E">
      <w:r>
        <w:separator/>
      </w:r>
    </w:p>
  </w:footnote>
  <w:footnote w:type="continuationSeparator" w:id="0">
    <w:p w:rsidR="001768E3" w:rsidRDefault="001768E3"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hia1AAazvrktAAAA"/>
  </w:docVars>
  <w:rsids>
    <w:rsidRoot w:val="00432002"/>
    <w:rsid w:val="00016D02"/>
    <w:rsid w:val="0001755E"/>
    <w:rsid w:val="00042367"/>
    <w:rsid w:val="0008038F"/>
    <w:rsid w:val="000A3629"/>
    <w:rsid w:val="0015503C"/>
    <w:rsid w:val="00173275"/>
    <w:rsid w:val="001768E3"/>
    <w:rsid w:val="00190213"/>
    <w:rsid w:val="0019489F"/>
    <w:rsid w:val="001E2400"/>
    <w:rsid w:val="001E5D89"/>
    <w:rsid w:val="001E736E"/>
    <w:rsid w:val="00210D87"/>
    <w:rsid w:val="00232492"/>
    <w:rsid w:val="002346BB"/>
    <w:rsid w:val="002449D3"/>
    <w:rsid w:val="00252C9E"/>
    <w:rsid w:val="002B14D1"/>
    <w:rsid w:val="002B52A8"/>
    <w:rsid w:val="002D4A78"/>
    <w:rsid w:val="002E1EDF"/>
    <w:rsid w:val="002E61E9"/>
    <w:rsid w:val="002F2FB7"/>
    <w:rsid w:val="00303929"/>
    <w:rsid w:val="00320717"/>
    <w:rsid w:val="0033611D"/>
    <w:rsid w:val="00340009"/>
    <w:rsid w:val="00360DE8"/>
    <w:rsid w:val="003725B4"/>
    <w:rsid w:val="0038787A"/>
    <w:rsid w:val="003B0F05"/>
    <w:rsid w:val="003C34A5"/>
    <w:rsid w:val="00413FE8"/>
    <w:rsid w:val="00432002"/>
    <w:rsid w:val="0043751D"/>
    <w:rsid w:val="004524D3"/>
    <w:rsid w:val="00461824"/>
    <w:rsid w:val="00467D39"/>
    <w:rsid w:val="0049454F"/>
    <w:rsid w:val="004C3975"/>
    <w:rsid w:val="004D6546"/>
    <w:rsid w:val="004F33BE"/>
    <w:rsid w:val="005204A0"/>
    <w:rsid w:val="005212C9"/>
    <w:rsid w:val="005A1740"/>
    <w:rsid w:val="005D4093"/>
    <w:rsid w:val="005E4CDB"/>
    <w:rsid w:val="005F0508"/>
    <w:rsid w:val="005F5FDA"/>
    <w:rsid w:val="00604AFD"/>
    <w:rsid w:val="00631667"/>
    <w:rsid w:val="0063258B"/>
    <w:rsid w:val="00660AC0"/>
    <w:rsid w:val="007155FC"/>
    <w:rsid w:val="00725D89"/>
    <w:rsid w:val="007659A6"/>
    <w:rsid w:val="00776D79"/>
    <w:rsid w:val="007C7C1F"/>
    <w:rsid w:val="007D3D01"/>
    <w:rsid w:val="00805708"/>
    <w:rsid w:val="0081751E"/>
    <w:rsid w:val="00825F94"/>
    <w:rsid w:val="008466A6"/>
    <w:rsid w:val="00846DE9"/>
    <w:rsid w:val="00874AEF"/>
    <w:rsid w:val="00884543"/>
    <w:rsid w:val="0088506B"/>
    <w:rsid w:val="00893983"/>
    <w:rsid w:val="008B676B"/>
    <w:rsid w:val="008F6AF4"/>
    <w:rsid w:val="009370AE"/>
    <w:rsid w:val="00944C7F"/>
    <w:rsid w:val="00957687"/>
    <w:rsid w:val="009913D9"/>
    <w:rsid w:val="00991601"/>
    <w:rsid w:val="009943C2"/>
    <w:rsid w:val="009C17F6"/>
    <w:rsid w:val="009D109D"/>
    <w:rsid w:val="009F4248"/>
    <w:rsid w:val="00A0715D"/>
    <w:rsid w:val="00A227E6"/>
    <w:rsid w:val="00A4037F"/>
    <w:rsid w:val="00A560AA"/>
    <w:rsid w:val="00A92526"/>
    <w:rsid w:val="00A96241"/>
    <w:rsid w:val="00AA05F2"/>
    <w:rsid w:val="00AC0901"/>
    <w:rsid w:val="00AC2646"/>
    <w:rsid w:val="00AD351B"/>
    <w:rsid w:val="00AD53E6"/>
    <w:rsid w:val="00B013D7"/>
    <w:rsid w:val="00B034D5"/>
    <w:rsid w:val="00B10E26"/>
    <w:rsid w:val="00B218F3"/>
    <w:rsid w:val="00B259B0"/>
    <w:rsid w:val="00B3445B"/>
    <w:rsid w:val="00B77326"/>
    <w:rsid w:val="00B93613"/>
    <w:rsid w:val="00B95374"/>
    <w:rsid w:val="00BA20B5"/>
    <w:rsid w:val="00C110B5"/>
    <w:rsid w:val="00C12890"/>
    <w:rsid w:val="00C13F1C"/>
    <w:rsid w:val="00C21684"/>
    <w:rsid w:val="00C3465D"/>
    <w:rsid w:val="00C56C26"/>
    <w:rsid w:val="00CA7B7F"/>
    <w:rsid w:val="00CD748D"/>
    <w:rsid w:val="00CE6B3D"/>
    <w:rsid w:val="00CF5537"/>
    <w:rsid w:val="00D03DF4"/>
    <w:rsid w:val="00D04846"/>
    <w:rsid w:val="00DC2803"/>
    <w:rsid w:val="00DD1826"/>
    <w:rsid w:val="00DD51B8"/>
    <w:rsid w:val="00DE7112"/>
    <w:rsid w:val="00E53897"/>
    <w:rsid w:val="00E749FE"/>
    <w:rsid w:val="00E807AB"/>
    <w:rsid w:val="00E93269"/>
    <w:rsid w:val="00EA0497"/>
    <w:rsid w:val="00EA637A"/>
    <w:rsid w:val="00EC5B2E"/>
    <w:rsid w:val="00ED5116"/>
    <w:rsid w:val="00F07BB3"/>
    <w:rsid w:val="00F1133B"/>
    <w:rsid w:val="00F5010B"/>
    <w:rsid w:val="00F564E4"/>
    <w:rsid w:val="00F73348"/>
    <w:rsid w:val="00F83312"/>
    <w:rsid w:val="00FA2A70"/>
    <w:rsid w:val="00FA6C0F"/>
    <w:rsid w:val="00FD4E91"/>
    <w:rsid w:val="00FE3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01F8FB"/>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56C26"/>
    <w:rPr>
      <w:szCs w:val="20"/>
    </w:rPr>
  </w:style>
  <w:style w:type="character" w:customStyle="1" w:styleId="BodyTextChar">
    <w:name w:val="Body Text Char"/>
    <w:basedOn w:val="DefaultParagraphFont"/>
    <w:link w:val="BodyText"/>
    <w:uiPriority w:val="1"/>
    <w:rsid w:val="00C56C26"/>
    <w:rPr>
      <w:rFonts w:ascii="Times New Roman" w:eastAsia="Times New Roman" w:hAnsi="Times New Roman" w:cs="Times New Roman"/>
      <w:szCs w:val="20"/>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998</TotalTime>
  <Pages>5</Pages>
  <Words>1243</Words>
  <Characters>708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8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95</cp:revision>
  <dcterms:created xsi:type="dcterms:W3CDTF">2018-12-07T10:38:00Z</dcterms:created>
  <dcterms:modified xsi:type="dcterms:W3CDTF">2019-01-02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vt:lpwstr>
  </property>
</Properties>
</file>